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3EBE622"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648C9">
        <w:rPr>
          <w:noProof/>
          <w:lang w:val="en-GB"/>
        </w:rPr>
        <w:t>Friday, November 15,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92CC81D" w14:textId="77D02DEE" w:rsidR="003D4D75" w:rsidRDefault="008B257F">
      <w:pPr>
        <w:rPr>
          <w:b/>
          <w:sz w:val="40"/>
          <w:szCs w:val="40"/>
          <w:lang w:val="en-GB"/>
        </w:rPr>
      </w:pPr>
      <w:bookmarkStart w:id="102" w:name="_GoBack"/>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bookmarkEnd w:id="102"/>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3"/>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5"/>
      <w:footerReference w:type="even" r:id="rId26"/>
      <w:footerReference w:type="default" r:id="rId27"/>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307D9" w14:textId="77777777" w:rsidR="004611A8" w:rsidRDefault="004611A8">
      <w:r>
        <w:separator/>
      </w:r>
    </w:p>
  </w:endnote>
  <w:endnote w:type="continuationSeparator" w:id="0">
    <w:p w14:paraId="17932005" w14:textId="77777777" w:rsidR="004611A8" w:rsidRDefault="00461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8B257F" w:rsidRDefault="008B257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8B257F" w:rsidRDefault="008B257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6DAA6599" w:rsidR="008B257F" w:rsidRDefault="008B257F">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15/2019</w:t>
    </w:r>
    <w:r>
      <w:rPr>
        <w:color w:val="808080"/>
      </w:rPr>
      <w:fldChar w:fldCharType="end"/>
    </w:r>
  </w:p>
  <w:p w14:paraId="6F1AF97C" w14:textId="77777777" w:rsidR="008B257F" w:rsidRDefault="008B25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104FA1" w14:textId="77777777" w:rsidR="004611A8" w:rsidRDefault="004611A8">
      <w:r>
        <w:separator/>
      </w:r>
    </w:p>
  </w:footnote>
  <w:footnote w:type="continuationSeparator" w:id="0">
    <w:p w14:paraId="6419A27F" w14:textId="77777777" w:rsidR="004611A8" w:rsidRDefault="004611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8B257F" w:rsidRDefault="008B257F">
    <w:pPr>
      <w:pStyle w:val="Header"/>
      <w:jc w:val="center"/>
      <w:rPr>
        <w:color w:val="808080"/>
      </w:rPr>
    </w:pPr>
    <w:r>
      <w:rPr>
        <w:color w:val="808080"/>
      </w:rPr>
      <w:t>Copyright (C) 2000 Your Company Name – All rights reserved – Run away!</w:t>
    </w:r>
  </w:p>
  <w:p w14:paraId="5FEA4E8F" w14:textId="77777777" w:rsidR="008B257F" w:rsidRDefault="008B257F">
    <w:pPr>
      <w:pStyle w:val="Header"/>
    </w:pPr>
  </w:p>
  <w:p w14:paraId="3AD4A25C" w14:textId="77777777" w:rsidR="008B257F" w:rsidRDefault="008B25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611A8"/>
    <w:rsid w:val="00510857"/>
    <w:rsid w:val="00546FFB"/>
    <w:rsid w:val="00584B27"/>
    <w:rsid w:val="00626F1B"/>
    <w:rsid w:val="006A35A3"/>
    <w:rsid w:val="006D242C"/>
    <w:rsid w:val="00795A9A"/>
    <w:rsid w:val="00827E54"/>
    <w:rsid w:val="00840008"/>
    <w:rsid w:val="00840D45"/>
    <w:rsid w:val="008703C6"/>
    <w:rsid w:val="008B257F"/>
    <w:rsid w:val="008D609E"/>
    <w:rsid w:val="00902C46"/>
    <w:rsid w:val="009648C9"/>
    <w:rsid w:val="00A725A8"/>
    <w:rsid w:val="00C52E39"/>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hyperlink" Target="https://i.redd.it/1bl4196qnz511.png" TargetMode="External"/><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4</TotalTime>
  <Pages>33</Pages>
  <Words>5287</Words>
  <Characters>3013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1</cp:revision>
  <dcterms:created xsi:type="dcterms:W3CDTF">2015-07-05T22:22:00Z</dcterms:created>
  <dcterms:modified xsi:type="dcterms:W3CDTF">2019-11-15T10:57:00Z</dcterms:modified>
</cp:coreProperties>
</file>